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488CDA9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1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752DAF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Awad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in press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34780D8" w14:textId="681DB5FF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, M. E. V. (2017, October). Can we foresee the future? Explaining and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752DAF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752DA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752DA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</w:t>
      </w:r>
      <w:r w:rsidRPr="00E72A56">
        <w:rPr>
          <w:rFonts w:ascii="Spectral" w:hAnsi="Spectral"/>
          <w:sz w:val="22"/>
          <w:szCs w:val="22"/>
          <w:lang w:val="en-CA"/>
        </w:rPr>
        <w:lastRenderedPageBreak/>
        <w:t xml:space="preserve">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lastRenderedPageBreak/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95991226"/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8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9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9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0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0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1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1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2" w:name="_Hlk61029988"/>
            <w:bookmarkStart w:id="43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4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2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3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5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56A0C9AD" w:rsidR="00621294" w:rsidRPr="003059C8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27E85F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47568A40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7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8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8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9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9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7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0" w:name="_Hlk47042836"/>
      <w:bookmarkEnd w:id="46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0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1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2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2"/>
      <w:r w:rsidRPr="003059C8">
        <w:rPr>
          <w:rFonts w:ascii="Spectral" w:hAnsi="Spectral"/>
          <w:i/>
          <w:sz w:val="22"/>
          <w:szCs w:val="22"/>
          <w:lang w:val="en-US" w:eastAsia="en-CA"/>
        </w:rPr>
        <w:t>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1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3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3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06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73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7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15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8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91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2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2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2"/>
          </w:p>
        </w:tc>
      </w:tr>
      <w:bookmarkEnd w:id="6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3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4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4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6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7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8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8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C51BAA" w14:textId="77777777" w:rsidR="00752DAF" w:rsidRDefault="00752DAF">
      <w:r>
        <w:separator/>
      </w:r>
    </w:p>
  </w:endnote>
  <w:endnote w:type="continuationSeparator" w:id="0">
    <w:p w14:paraId="080B27B0" w14:textId="77777777" w:rsidR="00752DAF" w:rsidRDefault="00752D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FE41AF" w14:textId="77777777" w:rsidR="00752DAF" w:rsidRDefault="00752DAF">
      <w:r>
        <w:separator/>
      </w:r>
    </w:p>
  </w:footnote>
  <w:footnote w:type="continuationSeparator" w:id="0">
    <w:p w14:paraId="1584FB42" w14:textId="77777777" w:rsidR="00752DAF" w:rsidRDefault="00752DA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2DAF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93</TotalTime>
  <Pages>43</Pages>
  <Words>14811</Words>
  <Characters>84425</Characters>
  <Application>Microsoft Office Word</Application>
  <DocSecurity>0</DocSecurity>
  <Lines>703</Lines>
  <Paragraphs>1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17</cp:revision>
  <cp:lastPrinted>2022-07-01T15:52:00Z</cp:lastPrinted>
  <dcterms:created xsi:type="dcterms:W3CDTF">2021-03-19T00:08:00Z</dcterms:created>
  <dcterms:modified xsi:type="dcterms:W3CDTF">2022-07-02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